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BD2F83" w14:textId="6EA1F892" w:rsidR="00D62A1A" w:rsidRDefault="00A4382B">
      <w:r>
        <w:t>N</w:t>
      </w:r>
      <w:r w:rsidR="00D32484">
        <w:t>PZD References</w:t>
      </w:r>
    </w:p>
    <w:p w14:paraId="01B1757F" w14:textId="0FF540A9" w:rsidR="00D32484" w:rsidRDefault="00D32484"/>
    <w:p w14:paraId="61B891A4" w14:textId="16DC47CE" w:rsidR="00D32484" w:rsidRDefault="00D32484">
      <w:r>
        <w:fldChar w:fldCharType="begin">
          <w:fldData xml:space="preserve">PEVuZE5vdGU+PENpdGU+PEF1dGhvcj5GZW5uZWw8L0F1dGhvcj48WWVhcj4yMDEzPC9ZZWFyPjxS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ZW5uZWw8L0F1dGhvcj48WWVhcj4yMDEzPC9ZZWFyPjxS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Fennel et al., 2022; Siedlecki et al., 2015; Davis et al., 2014; Fennel et al., 2013; Banas et al., 2009)</w:t>
      </w:r>
      <w:r>
        <w:fldChar w:fldCharType="end"/>
      </w:r>
    </w:p>
    <w:p w14:paraId="3513476D" w14:textId="77777777" w:rsidR="00D32484" w:rsidRDefault="00D32484"/>
    <w:p w14:paraId="04D26301" w14:textId="77777777" w:rsidR="00D32484" w:rsidRPr="00D32484" w:rsidRDefault="00D32484" w:rsidP="00D32484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32484">
        <w:rPr>
          <w:noProof/>
        </w:rPr>
        <w:t xml:space="preserve">Fennel, K., Mattern, J. P., Doney, S. C., Bopp, L., Moore, A. M., Wang, B., &amp; Yu, L. (2022). Ocean biogeochemical modelling. </w:t>
      </w:r>
      <w:r w:rsidRPr="00D32484">
        <w:rPr>
          <w:i/>
          <w:noProof/>
        </w:rPr>
        <w:t>Nature Reviews Methods Primers, 2</w:t>
      </w:r>
      <w:r w:rsidRPr="00D32484">
        <w:rPr>
          <w:noProof/>
        </w:rPr>
        <w:t>(1). doi:10.1038/s43586-022-00154-2</w:t>
      </w:r>
    </w:p>
    <w:p w14:paraId="01C41919" w14:textId="77777777" w:rsidR="00D32484" w:rsidRPr="00D32484" w:rsidRDefault="00D32484" w:rsidP="00D32484">
      <w:pPr>
        <w:pStyle w:val="EndNoteBibliography"/>
        <w:ind w:left="720" w:hanging="720"/>
        <w:rPr>
          <w:noProof/>
        </w:rPr>
      </w:pPr>
      <w:r w:rsidRPr="00D32484">
        <w:rPr>
          <w:noProof/>
        </w:rPr>
        <w:t xml:space="preserve">Siedlecki, S. A., Banas, N. S., Davis, K. A., Giddings, S. N., Hickey, B. M., MacCready, P., Connolly, T. P., &amp; Geier, S. (2015). Seasonal and interannual oxygen variability on the Washington and Oregon continental shelves. </w:t>
      </w:r>
      <w:r w:rsidRPr="00D32484">
        <w:rPr>
          <w:i/>
          <w:noProof/>
        </w:rPr>
        <w:t>Journal of Geophysical Research: Oceans, 120</w:t>
      </w:r>
      <w:r w:rsidRPr="00D32484">
        <w:rPr>
          <w:noProof/>
        </w:rPr>
        <w:t>(2), 608-633. doi:10.1002/2014jc010254</w:t>
      </w:r>
    </w:p>
    <w:p w14:paraId="0D9F25EA" w14:textId="77777777" w:rsidR="00D32484" w:rsidRPr="00D32484" w:rsidRDefault="00D32484" w:rsidP="00D32484">
      <w:pPr>
        <w:pStyle w:val="EndNoteBibliography"/>
        <w:ind w:left="720" w:hanging="720"/>
        <w:rPr>
          <w:noProof/>
        </w:rPr>
      </w:pPr>
      <w:r w:rsidRPr="00D32484">
        <w:rPr>
          <w:noProof/>
        </w:rPr>
        <w:t xml:space="preserve">Davis, K. A., Banas, N. S., Giddings, S. N., Siedlecki, S. A., MacCready, P., Lessard, E. J., Kudela, R. M., &amp; Hickey, B. M. (2014). Estuary-enhanced upwelling of marine nutrients fuels coastal productivity in the U.S. Pacific Northwest. </w:t>
      </w:r>
      <w:r w:rsidRPr="00D32484">
        <w:rPr>
          <w:i/>
          <w:noProof/>
        </w:rPr>
        <w:t>Journal of Geophysical Research: Oceans, 119</w:t>
      </w:r>
      <w:r w:rsidRPr="00D32484">
        <w:rPr>
          <w:noProof/>
        </w:rPr>
        <w:t>(12), 8778-8799. doi:10.1002/2014jc010248</w:t>
      </w:r>
    </w:p>
    <w:p w14:paraId="6361E654" w14:textId="77777777" w:rsidR="00D32484" w:rsidRPr="00D32484" w:rsidRDefault="00D32484" w:rsidP="00D32484">
      <w:pPr>
        <w:pStyle w:val="EndNoteBibliography"/>
        <w:ind w:left="720" w:hanging="720"/>
        <w:rPr>
          <w:noProof/>
        </w:rPr>
      </w:pPr>
      <w:r w:rsidRPr="00D32484">
        <w:rPr>
          <w:noProof/>
        </w:rPr>
        <w:t xml:space="preserve">Fennel, K., Hu, J., Laurent, A., Marta-Almeida, M., &amp; Hetland, R. (2013). Sensitivity of hypoxia predictions for the northern Gulf of Mexico to sediment oxygen consumption and model nesting. </w:t>
      </w:r>
      <w:r w:rsidRPr="00D32484">
        <w:rPr>
          <w:i/>
          <w:noProof/>
        </w:rPr>
        <w:t>Journal of Geophysical Research: Oceans, 118</w:t>
      </w:r>
      <w:r w:rsidRPr="00D32484">
        <w:rPr>
          <w:noProof/>
        </w:rPr>
        <w:t>(2), 990-1002. doi:10.1002/jgrc.20077</w:t>
      </w:r>
    </w:p>
    <w:p w14:paraId="5FE55FC3" w14:textId="77777777" w:rsidR="00D32484" w:rsidRPr="00D32484" w:rsidRDefault="00D32484" w:rsidP="00D32484">
      <w:pPr>
        <w:pStyle w:val="EndNoteBibliography"/>
        <w:ind w:left="720" w:hanging="720"/>
        <w:rPr>
          <w:noProof/>
        </w:rPr>
      </w:pPr>
      <w:r w:rsidRPr="00D32484">
        <w:rPr>
          <w:noProof/>
        </w:rPr>
        <w:t xml:space="preserve">Banas, N. S., Lessard, E. J., Kudela, R. M., MacCready, P., Peterson, T. D., Hickey, B. M., &amp; Frame, E. (2009). Planktonic growth and grazing in the Columbia River plume region: A biophysical model study. </w:t>
      </w:r>
      <w:r w:rsidRPr="00D32484">
        <w:rPr>
          <w:i/>
          <w:noProof/>
        </w:rPr>
        <w:t>Journal of Geophysical Research, 114</w:t>
      </w:r>
      <w:r w:rsidRPr="00D32484">
        <w:rPr>
          <w:noProof/>
        </w:rPr>
        <w:t>, C00B06. doi:10.1029/2008JC004993</w:t>
      </w:r>
    </w:p>
    <w:p w14:paraId="4EBE5DBA" w14:textId="2786227A" w:rsidR="00D32484" w:rsidRDefault="00D32484">
      <w:r>
        <w:fldChar w:fldCharType="end"/>
      </w:r>
    </w:p>
    <w:sectPr w:rsidR="00D3248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ican Geophysical Union by Year for CV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e0zdxzzx5xx3eeax95wdszdt0xpa2zftfx&quot;&gt;My EndNote Library&lt;record-ids&gt;&lt;item&gt;246&lt;/item&gt;&lt;item&gt;270&lt;/item&gt;&lt;item&gt;840&lt;/item&gt;&lt;item&gt;951&lt;/item&gt;&lt;item&gt;963&lt;/item&gt;&lt;/record-ids&gt;&lt;/item&gt;&lt;/Libraries&gt;"/>
  </w:docVars>
  <w:rsids>
    <w:rsidRoot w:val="00D32484"/>
    <w:rsid w:val="000113C7"/>
    <w:rsid w:val="000162F5"/>
    <w:rsid w:val="000269FB"/>
    <w:rsid w:val="00031E0A"/>
    <w:rsid w:val="000344F2"/>
    <w:rsid w:val="00036A32"/>
    <w:rsid w:val="00050D62"/>
    <w:rsid w:val="000560F6"/>
    <w:rsid w:val="00061119"/>
    <w:rsid w:val="00074837"/>
    <w:rsid w:val="000748E1"/>
    <w:rsid w:val="000B1D0D"/>
    <w:rsid w:val="000B3BA8"/>
    <w:rsid w:val="000C0779"/>
    <w:rsid w:val="000C41DE"/>
    <w:rsid w:val="000C67EC"/>
    <w:rsid w:val="000D0DC6"/>
    <w:rsid w:val="000F47FA"/>
    <w:rsid w:val="00103715"/>
    <w:rsid w:val="00105FAC"/>
    <w:rsid w:val="00107BA5"/>
    <w:rsid w:val="001106B8"/>
    <w:rsid w:val="00142D40"/>
    <w:rsid w:val="00142DC0"/>
    <w:rsid w:val="00143402"/>
    <w:rsid w:val="001543E4"/>
    <w:rsid w:val="001654B7"/>
    <w:rsid w:val="0017122A"/>
    <w:rsid w:val="001744D2"/>
    <w:rsid w:val="00182FAE"/>
    <w:rsid w:val="00184E4C"/>
    <w:rsid w:val="00196C4C"/>
    <w:rsid w:val="001A211A"/>
    <w:rsid w:val="001A7AEF"/>
    <w:rsid w:val="001B719C"/>
    <w:rsid w:val="001E6260"/>
    <w:rsid w:val="001E6335"/>
    <w:rsid w:val="001E79F2"/>
    <w:rsid w:val="00203092"/>
    <w:rsid w:val="00206307"/>
    <w:rsid w:val="00222ACB"/>
    <w:rsid w:val="0022675F"/>
    <w:rsid w:val="00264FF6"/>
    <w:rsid w:val="00275298"/>
    <w:rsid w:val="00296527"/>
    <w:rsid w:val="002A395E"/>
    <w:rsid w:val="002A79DC"/>
    <w:rsid w:val="002C2AA9"/>
    <w:rsid w:val="002C3A45"/>
    <w:rsid w:val="002D0D14"/>
    <w:rsid w:val="002E4A50"/>
    <w:rsid w:val="0031639C"/>
    <w:rsid w:val="0032001F"/>
    <w:rsid w:val="00322BA2"/>
    <w:rsid w:val="003376DD"/>
    <w:rsid w:val="00342FCB"/>
    <w:rsid w:val="003440D9"/>
    <w:rsid w:val="003536CA"/>
    <w:rsid w:val="0037089D"/>
    <w:rsid w:val="00373920"/>
    <w:rsid w:val="003841E3"/>
    <w:rsid w:val="00387230"/>
    <w:rsid w:val="0039031F"/>
    <w:rsid w:val="00396365"/>
    <w:rsid w:val="003B644B"/>
    <w:rsid w:val="003C2EEA"/>
    <w:rsid w:val="003C3205"/>
    <w:rsid w:val="003C65AC"/>
    <w:rsid w:val="003D2E79"/>
    <w:rsid w:val="003E27A3"/>
    <w:rsid w:val="003E600E"/>
    <w:rsid w:val="003F0B8F"/>
    <w:rsid w:val="003F2A7D"/>
    <w:rsid w:val="003F36D1"/>
    <w:rsid w:val="00420148"/>
    <w:rsid w:val="00421584"/>
    <w:rsid w:val="00445B09"/>
    <w:rsid w:val="00450CAB"/>
    <w:rsid w:val="00460A3F"/>
    <w:rsid w:val="0046488C"/>
    <w:rsid w:val="00465771"/>
    <w:rsid w:val="00480641"/>
    <w:rsid w:val="0049419E"/>
    <w:rsid w:val="004958AE"/>
    <w:rsid w:val="004A1421"/>
    <w:rsid w:val="004A19E1"/>
    <w:rsid w:val="004B3327"/>
    <w:rsid w:val="004B65D3"/>
    <w:rsid w:val="004C1DFB"/>
    <w:rsid w:val="004D305C"/>
    <w:rsid w:val="004E3D43"/>
    <w:rsid w:val="004E7B8D"/>
    <w:rsid w:val="00512AA2"/>
    <w:rsid w:val="00521176"/>
    <w:rsid w:val="0055190C"/>
    <w:rsid w:val="00553E32"/>
    <w:rsid w:val="00556EE4"/>
    <w:rsid w:val="00557D0B"/>
    <w:rsid w:val="005616BF"/>
    <w:rsid w:val="00593D54"/>
    <w:rsid w:val="005A7516"/>
    <w:rsid w:val="005B1A65"/>
    <w:rsid w:val="005B5073"/>
    <w:rsid w:val="005C47D4"/>
    <w:rsid w:val="005C5852"/>
    <w:rsid w:val="005E1290"/>
    <w:rsid w:val="005E1B15"/>
    <w:rsid w:val="005E5606"/>
    <w:rsid w:val="005F2F15"/>
    <w:rsid w:val="0063415B"/>
    <w:rsid w:val="006473C6"/>
    <w:rsid w:val="00650407"/>
    <w:rsid w:val="00654A36"/>
    <w:rsid w:val="0069493C"/>
    <w:rsid w:val="0069747C"/>
    <w:rsid w:val="006A41E3"/>
    <w:rsid w:val="006A4B02"/>
    <w:rsid w:val="006C37B0"/>
    <w:rsid w:val="006C7553"/>
    <w:rsid w:val="006D1BD6"/>
    <w:rsid w:val="006E0B4F"/>
    <w:rsid w:val="006E108E"/>
    <w:rsid w:val="006F6C2A"/>
    <w:rsid w:val="0072792E"/>
    <w:rsid w:val="007334E2"/>
    <w:rsid w:val="0074074D"/>
    <w:rsid w:val="00741873"/>
    <w:rsid w:val="00747FC6"/>
    <w:rsid w:val="00751810"/>
    <w:rsid w:val="00752546"/>
    <w:rsid w:val="00755879"/>
    <w:rsid w:val="00773AAA"/>
    <w:rsid w:val="007A0F0D"/>
    <w:rsid w:val="007A2DDA"/>
    <w:rsid w:val="007D4ADA"/>
    <w:rsid w:val="00816B51"/>
    <w:rsid w:val="008230E9"/>
    <w:rsid w:val="008349CE"/>
    <w:rsid w:val="008367AF"/>
    <w:rsid w:val="00846DD8"/>
    <w:rsid w:val="00851D4E"/>
    <w:rsid w:val="00854E13"/>
    <w:rsid w:val="008554A3"/>
    <w:rsid w:val="00857904"/>
    <w:rsid w:val="00870FCC"/>
    <w:rsid w:val="0087299C"/>
    <w:rsid w:val="00874276"/>
    <w:rsid w:val="00874D85"/>
    <w:rsid w:val="008853C0"/>
    <w:rsid w:val="00893B28"/>
    <w:rsid w:val="008B0689"/>
    <w:rsid w:val="008D0387"/>
    <w:rsid w:val="008D7979"/>
    <w:rsid w:val="008F30E8"/>
    <w:rsid w:val="0090015B"/>
    <w:rsid w:val="00903812"/>
    <w:rsid w:val="009044AD"/>
    <w:rsid w:val="0091268F"/>
    <w:rsid w:val="00912C02"/>
    <w:rsid w:val="009142AD"/>
    <w:rsid w:val="009237D3"/>
    <w:rsid w:val="00930156"/>
    <w:rsid w:val="00930B10"/>
    <w:rsid w:val="00936E18"/>
    <w:rsid w:val="00963FD9"/>
    <w:rsid w:val="00973805"/>
    <w:rsid w:val="009B7EA8"/>
    <w:rsid w:val="009C6EFA"/>
    <w:rsid w:val="009E47F2"/>
    <w:rsid w:val="009E7AF1"/>
    <w:rsid w:val="00A016AC"/>
    <w:rsid w:val="00A10F7F"/>
    <w:rsid w:val="00A155F9"/>
    <w:rsid w:val="00A157DA"/>
    <w:rsid w:val="00A3469C"/>
    <w:rsid w:val="00A35977"/>
    <w:rsid w:val="00A35C90"/>
    <w:rsid w:val="00A4382B"/>
    <w:rsid w:val="00A440C2"/>
    <w:rsid w:val="00A4410B"/>
    <w:rsid w:val="00A45B0E"/>
    <w:rsid w:val="00A7095A"/>
    <w:rsid w:val="00A82428"/>
    <w:rsid w:val="00A936D2"/>
    <w:rsid w:val="00AC0E88"/>
    <w:rsid w:val="00AC5818"/>
    <w:rsid w:val="00AD5497"/>
    <w:rsid w:val="00AE7F86"/>
    <w:rsid w:val="00B0733E"/>
    <w:rsid w:val="00B11BED"/>
    <w:rsid w:val="00B206E6"/>
    <w:rsid w:val="00B20FF1"/>
    <w:rsid w:val="00B33BF2"/>
    <w:rsid w:val="00B37213"/>
    <w:rsid w:val="00B759FA"/>
    <w:rsid w:val="00B92F3C"/>
    <w:rsid w:val="00B93D5A"/>
    <w:rsid w:val="00BA45CA"/>
    <w:rsid w:val="00BB0F92"/>
    <w:rsid w:val="00BB3317"/>
    <w:rsid w:val="00BC70F0"/>
    <w:rsid w:val="00BD2826"/>
    <w:rsid w:val="00BE3656"/>
    <w:rsid w:val="00C01C7F"/>
    <w:rsid w:val="00C270E8"/>
    <w:rsid w:val="00C415DE"/>
    <w:rsid w:val="00C46FD4"/>
    <w:rsid w:val="00C5472E"/>
    <w:rsid w:val="00C60B79"/>
    <w:rsid w:val="00C7728F"/>
    <w:rsid w:val="00C95D2D"/>
    <w:rsid w:val="00CA5AAE"/>
    <w:rsid w:val="00CC603D"/>
    <w:rsid w:val="00CC678D"/>
    <w:rsid w:val="00CD7291"/>
    <w:rsid w:val="00CF1A5F"/>
    <w:rsid w:val="00CF258F"/>
    <w:rsid w:val="00D016B2"/>
    <w:rsid w:val="00D03C96"/>
    <w:rsid w:val="00D05FAF"/>
    <w:rsid w:val="00D20CE2"/>
    <w:rsid w:val="00D25635"/>
    <w:rsid w:val="00D32484"/>
    <w:rsid w:val="00D406C6"/>
    <w:rsid w:val="00D4236A"/>
    <w:rsid w:val="00D4346A"/>
    <w:rsid w:val="00D473D3"/>
    <w:rsid w:val="00D5060B"/>
    <w:rsid w:val="00D51BEA"/>
    <w:rsid w:val="00D62A1A"/>
    <w:rsid w:val="00D86B15"/>
    <w:rsid w:val="00D927A7"/>
    <w:rsid w:val="00D96349"/>
    <w:rsid w:val="00DA2A7A"/>
    <w:rsid w:val="00DB2A48"/>
    <w:rsid w:val="00DC5AAA"/>
    <w:rsid w:val="00DF2DAF"/>
    <w:rsid w:val="00E03B3D"/>
    <w:rsid w:val="00E23F1A"/>
    <w:rsid w:val="00E367AE"/>
    <w:rsid w:val="00E42B8A"/>
    <w:rsid w:val="00E65C04"/>
    <w:rsid w:val="00E85D47"/>
    <w:rsid w:val="00ED04A1"/>
    <w:rsid w:val="00EF7685"/>
    <w:rsid w:val="00F178E1"/>
    <w:rsid w:val="00F244E1"/>
    <w:rsid w:val="00F4023D"/>
    <w:rsid w:val="00F46C4D"/>
    <w:rsid w:val="00F46E9D"/>
    <w:rsid w:val="00F60E74"/>
    <w:rsid w:val="00F80980"/>
    <w:rsid w:val="00F80C2C"/>
    <w:rsid w:val="00F95B71"/>
    <w:rsid w:val="00F966FC"/>
    <w:rsid w:val="00FA58E3"/>
    <w:rsid w:val="00FB3F7D"/>
    <w:rsid w:val="00FB5B5C"/>
    <w:rsid w:val="00FC6DD6"/>
    <w:rsid w:val="00FD090E"/>
    <w:rsid w:val="00FD1013"/>
    <w:rsid w:val="00FE284D"/>
    <w:rsid w:val="00FE4687"/>
    <w:rsid w:val="00FF4DE6"/>
    <w:rsid w:val="00FF5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94AFBC"/>
  <w15:chartTrackingRefBased/>
  <w15:docId w15:val="{F330AF86-2A0E-994B-85DB-96E1687976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32484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248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32484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32484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3</Words>
  <Characters>1329</Characters>
  <Application>Microsoft Office Word</Application>
  <DocSecurity>0</DocSecurity>
  <Lines>11</Lines>
  <Paragraphs>3</Paragraphs>
  <ScaleCrop>false</ScaleCrop>
  <Company/>
  <LinksUpToDate>false</LinksUpToDate>
  <CharactersWithSpaces>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rker MacCready</dc:creator>
  <cp:keywords/>
  <dc:description/>
  <cp:lastModifiedBy>Parker MacCready</cp:lastModifiedBy>
  <cp:revision>2</cp:revision>
  <dcterms:created xsi:type="dcterms:W3CDTF">2022-10-05T17:17:00Z</dcterms:created>
  <dcterms:modified xsi:type="dcterms:W3CDTF">2022-10-05T17:18:00Z</dcterms:modified>
</cp:coreProperties>
</file>